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Default="00C36399" w:rsidP="0058666D">
      <w:pPr>
        <w:pStyle w:val="Titre"/>
        <w:spacing w:after="120" w:line="360" w:lineRule="auto"/>
      </w:pPr>
      <w:r>
        <w:t>Material &amp; Methods</w:t>
      </w:r>
    </w:p>
    <w:p w:rsidR="00575B54" w:rsidRPr="00575B54" w:rsidRDefault="00575B54" w:rsidP="0058666D">
      <w:pPr>
        <w:spacing w:after="120" w:line="360" w:lineRule="auto"/>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Default="00C36399" w:rsidP="0058666D">
          <w:pPr>
            <w:pStyle w:val="En-ttedetabledesmatires"/>
            <w:spacing w:before="0" w:after="120" w:line="360" w:lineRule="auto"/>
          </w:pPr>
          <w:r>
            <w:rPr>
              <w:lang w:val="fr-FR"/>
            </w:rPr>
            <w:t>Table des matières</w:t>
          </w:r>
        </w:p>
        <w:p w:rsidR="006D081F"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7695450" w:history="1">
            <w:r w:rsidR="006D081F" w:rsidRPr="00DB055D">
              <w:rPr>
                <w:rStyle w:val="Lienhypertexte"/>
                <w:noProof/>
              </w:rPr>
              <w:t>Presentation of the technique [This part will be in the Results]</w:t>
            </w:r>
            <w:r w:rsidR="006D081F">
              <w:rPr>
                <w:noProof/>
                <w:webHidden/>
              </w:rPr>
              <w:tab/>
            </w:r>
            <w:r w:rsidR="006D081F">
              <w:rPr>
                <w:noProof/>
                <w:webHidden/>
              </w:rPr>
              <w:fldChar w:fldCharType="begin"/>
            </w:r>
            <w:r w:rsidR="006D081F">
              <w:rPr>
                <w:noProof/>
                <w:webHidden/>
              </w:rPr>
              <w:instrText xml:space="preserve"> PAGEREF _Toc167695450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1" w:history="1">
            <w:r w:rsidR="006D081F" w:rsidRPr="00DB055D">
              <w:rPr>
                <w:rStyle w:val="Lienhypertexte"/>
                <w:noProof/>
              </w:rPr>
              <w:t>Overview -&gt; WRITE</w:t>
            </w:r>
            <w:r w:rsidR="006D081F">
              <w:rPr>
                <w:noProof/>
                <w:webHidden/>
              </w:rPr>
              <w:tab/>
            </w:r>
            <w:r w:rsidR="006D081F">
              <w:rPr>
                <w:noProof/>
                <w:webHidden/>
              </w:rPr>
              <w:fldChar w:fldCharType="begin"/>
            </w:r>
            <w:r w:rsidR="006D081F">
              <w:rPr>
                <w:noProof/>
                <w:webHidden/>
              </w:rPr>
              <w:instrText xml:space="preserve"> PAGEREF _Toc167695451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2" w:history="1">
            <w:r w:rsidR="006D081F" w:rsidRPr="00DB055D">
              <w:rPr>
                <w:rStyle w:val="Lienhypertexte"/>
                <w:noProof/>
              </w:rPr>
              <w:t>Cell lines</w:t>
            </w:r>
            <w:r w:rsidR="006D081F">
              <w:rPr>
                <w:noProof/>
                <w:webHidden/>
              </w:rPr>
              <w:tab/>
            </w:r>
            <w:r w:rsidR="006D081F">
              <w:rPr>
                <w:noProof/>
                <w:webHidden/>
              </w:rPr>
              <w:fldChar w:fldCharType="begin"/>
            </w:r>
            <w:r w:rsidR="006D081F">
              <w:rPr>
                <w:noProof/>
                <w:webHidden/>
              </w:rPr>
              <w:instrText xml:space="preserve"> PAGEREF _Toc167695452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3" w:history="1">
            <w:r w:rsidR="006D081F" w:rsidRPr="00DB055D">
              <w:rPr>
                <w:rStyle w:val="Lienhypertexte"/>
                <w:noProof/>
              </w:rPr>
              <w:t>Micropatterning</w:t>
            </w:r>
            <w:r w:rsidR="006D081F">
              <w:rPr>
                <w:noProof/>
                <w:webHidden/>
              </w:rPr>
              <w:tab/>
            </w:r>
            <w:r w:rsidR="006D081F">
              <w:rPr>
                <w:noProof/>
                <w:webHidden/>
              </w:rPr>
              <w:fldChar w:fldCharType="begin"/>
            </w:r>
            <w:r w:rsidR="006D081F">
              <w:rPr>
                <w:noProof/>
                <w:webHidden/>
              </w:rPr>
              <w:instrText xml:space="preserve"> PAGEREF _Toc167695453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4" w:history="1">
            <w:r w:rsidR="006D081F" w:rsidRPr="00DB055D">
              <w:rPr>
                <w:rStyle w:val="Lienhypertexte"/>
                <w:noProof/>
              </w:rPr>
              <w:t>Magnetic Field</w:t>
            </w:r>
            <w:r w:rsidR="006D081F">
              <w:rPr>
                <w:noProof/>
                <w:webHidden/>
              </w:rPr>
              <w:tab/>
            </w:r>
            <w:r w:rsidR="006D081F">
              <w:rPr>
                <w:noProof/>
                <w:webHidden/>
              </w:rPr>
              <w:fldChar w:fldCharType="begin"/>
            </w:r>
            <w:r w:rsidR="006D081F">
              <w:rPr>
                <w:noProof/>
                <w:webHidden/>
              </w:rPr>
              <w:instrText xml:space="preserve"> PAGEREF _Toc167695454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5" w:history="1">
            <w:r w:rsidR="006D081F" w:rsidRPr="00DB055D">
              <w:rPr>
                <w:rStyle w:val="Lienhypertexte"/>
                <w:noProof/>
              </w:rPr>
              <w:t>Magnetic Beads</w:t>
            </w:r>
            <w:r w:rsidR="006D081F">
              <w:rPr>
                <w:noProof/>
                <w:webHidden/>
              </w:rPr>
              <w:tab/>
            </w:r>
            <w:r w:rsidR="006D081F">
              <w:rPr>
                <w:noProof/>
                <w:webHidden/>
              </w:rPr>
              <w:fldChar w:fldCharType="begin"/>
            </w:r>
            <w:r w:rsidR="006D081F">
              <w:rPr>
                <w:noProof/>
                <w:webHidden/>
              </w:rPr>
              <w:instrText xml:space="preserve"> PAGEREF _Toc167695455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6" w:history="1">
            <w:r w:rsidR="006D081F" w:rsidRPr="00DB055D">
              <w:rPr>
                <w:rStyle w:val="Lienhypertexte"/>
                <w:noProof/>
              </w:rPr>
              <w:t>Magnetic Pincher &amp; Image analysis</w:t>
            </w:r>
            <w:r w:rsidR="006D081F">
              <w:rPr>
                <w:noProof/>
                <w:webHidden/>
              </w:rPr>
              <w:tab/>
            </w:r>
            <w:r w:rsidR="006D081F">
              <w:rPr>
                <w:noProof/>
                <w:webHidden/>
              </w:rPr>
              <w:fldChar w:fldCharType="begin"/>
            </w:r>
            <w:r w:rsidR="006D081F">
              <w:rPr>
                <w:noProof/>
                <w:webHidden/>
              </w:rPr>
              <w:instrText xml:space="preserve"> PAGEREF _Toc167695456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57" w:history="1">
            <w:r w:rsidR="006D081F" w:rsidRPr="00DB055D">
              <w:rPr>
                <w:rStyle w:val="Lienhypertexte"/>
                <w:noProof/>
              </w:rPr>
              <w:t>Cell Culture</w:t>
            </w:r>
            <w:r w:rsidR="006D081F">
              <w:rPr>
                <w:noProof/>
                <w:webHidden/>
              </w:rPr>
              <w:tab/>
            </w:r>
            <w:r w:rsidR="006D081F">
              <w:rPr>
                <w:noProof/>
                <w:webHidden/>
              </w:rPr>
              <w:fldChar w:fldCharType="begin"/>
            </w:r>
            <w:r w:rsidR="006D081F">
              <w:rPr>
                <w:noProof/>
                <w:webHidden/>
              </w:rPr>
              <w:instrText xml:space="preserve"> PAGEREF _Toc167695457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8" w:history="1">
            <w:r w:rsidR="006D081F" w:rsidRPr="00DB055D">
              <w:rPr>
                <w:rStyle w:val="Lienhypertexte"/>
                <w:noProof/>
              </w:rPr>
              <w:t>3T3 ATCC-2023 fibroblasts</w:t>
            </w:r>
            <w:r w:rsidR="006D081F">
              <w:rPr>
                <w:noProof/>
                <w:webHidden/>
              </w:rPr>
              <w:tab/>
            </w:r>
            <w:r w:rsidR="006D081F">
              <w:rPr>
                <w:noProof/>
                <w:webHidden/>
              </w:rPr>
              <w:fldChar w:fldCharType="begin"/>
            </w:r>
            <w:r w:rsidR="006D081F">
              <w:rPr>
                <w:noProof/>
                <w:webHidden/>
              </w:rPr>
              <w:instrText xml:space="preserve"> PAGEREF _Toc167695458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59" w:history="1">
            <w:r w:rsidR="006D081F" w:rsidRPr="00DB055D">
              <w:rPr>
                <w:rStyle w:val="Lienhypertexte"/>
                <w:noProof/>
              </w:rPr>
              <w:t xml:space="preserve">3T3 </w:t>
            </w:r>
            <w:r w:rsidR="006D081F" w:rsidRPr="00DB055D">
              <w:rPr>
                <w:rStyle w:val="Lienhypertexte"/>
                <w:rFonts w:cstheme="majorHAnsi"/>
                <w:noProof/>
              </w:rPr>
              <w:t>α</w:t>
            </w:r>
            <w:r w:rsidR="006D081F" w:rsidRPr="00DB055D">
              <w:rPr>
                <w:rStyle w:val="Lienhypertexte"/>
                <w:noProof/>
              </w:rPr>
              <w:t>SFL fibroblasts</w:t>
            </w:r>
            <w:r w:rsidR="006D081F">
              <w:rPr>
                <w:noProof/>
                <w:webHidden/>
              </w:rPr>
              <w:tab/>
            </w:r>
            <w:r w:rsidR="006D081F">
              <w:rPr>
                <w:noProof/>
                <w:webHidden/>
              </w:rPr>
              <w:fldChar w:fldCharType="begin"/>
            </w:r>
            <w:r w:rsidR="006D081F">
              <w:rPr>
                <w:noProof/>
                <w:webHidden/>
              </w:rPr>
              <w:instrText xml:space="preserve"> PAGEREF _Toc167695459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0" w:history="1">
            <w:r w:rsidR="006D081F" w:rsidRPr="00DB055D">
              <w:rPr>
                <w:rStyle w:val="Lienhypertexte"/>
                <w:noProof/>
              </w:rPr>
              <w:t>HOX B8 macrophages</w:t>
            </w:r>
            <w:r w:rsidR="006D081F">
              <w:rPr>
                <w:noProof/>
                <w:webHidden/>
              </w:rPr>
              <w:tab/>
            </w:r>
            <w:r w:rsidR="006D081F">
              <w:rPr>
                <w:noProof/>
                <w:webHidden/>
              </w:rPr>
              <w:fldChar w:fldCharType="begin"/>
            </w:r>
            <w:r w:rsidR="006D081F">
              <w:rPr>
                <w:noProof/>
                <w:webHidden/>
              </w:rPr>
              <w:instrText xml:space="preserve"> PAGEREF _Toc167695460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1" w:history="1">
            <w:r w:rsidR="006D081F" w:rsidRPr="00DB055D">
              <w:rPr>
                <w:rStyle w:val="Lienhypertexte"/>
                <w:rFonts w:cstheme="minorHAnsi"/>
                <w:noProof/>
              </w:rPr>
              <w:t>Cell lines conservation</w:t>
            </w:r>
            <w:r w:rsidR="006D081F">
              <w:rPr>
                <w:noProof/>
                <w:webHidden/>
              </w:rPr>
              <w:tab/>
            </w:r>
            <w:r w:rsidR="006D081F">
              <w:rPr>
                <w:noProof/>
                <w:webHidden/>
              </w:rPr>
              <w:fldChar w:fldCharType="begin"/>
            </w:r>
            <w:r w:rsidR="006D081F">
              <w:rPr>
                <w:noProof/>
                <w:webHidden/>
              </w:rPr>
              <w:instrText xml:space="preserve"> PAGEREF _Toc167695461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62" w:history="1">
            <w:r w:rsidR="006D081F" w:rsidRPr="00DB055D">
              <w:rPr>
                <w:rStyle w:val="Lienhypertexte"/>
                <w:noProof/>
              </w:rPr>
              <w:t>LifeAct-EGFP Transduction</w:t>
            </w:r>
            <w:r w:rsidR="006D081F">
              <w:rPr>
                <w:noProof/>
                <w:webHidden/>
              </w:rPr>
              <w:tab/>
            </w:r>
            <w:r w:rsidR="006D081F">
              <w:rPr>
                <w:noProof/>
                <w:webHidden/>
              </w:rPr>
              <w:fldChar w:fldCharType="begin"/>
            </w:r>
            <w:r w:rsidR="006D081F">
              <w:rPr>
                <w:noProof/>
                <w:webHidden/>
              </w:rPr>
              <w:instrText xml:space="preserve"> PAGEREF _Toc167695462 \h </w:instrText>
            </w:r>
            <w:r w:rsidR="006D081F">
              <w:rPr>
                <w:noProof/>
                <w:webHidden/>
              </w:rPr>
            </w:r>
            <w:r w:rsidR="006D081F">
              <w:rPr>
                <w:noProof/>
                <w:webHidden/>
              </w:rPr>
              <w:fldChar w:fldCharType="separate"/>
            </w:r>
            <w:r w:rsidR="006D081F">
              <w:rPr>
                <w:noProof/>
                <w:webHidden/>
              </w:rPr>
              <w:t>8</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63" w:history="1">
            <w:r w:rsidR="006D081F" w:rsidRPr="00DB055D">
              <w:rPr>
                <w:rStyle w:val="Lienhypertexte"/>
                <w:noProof/>
              </w:rPr>
              <w:t>Micro-patterned Chambers</w:t>
            </w:r>
            <w:r w:rsidR="006D081F">
              <w:rPr>
                <w:noProof/>
                <w:webHidden/>
              </w:rPr>
              <w:tab/>
            </w:r>
            <w:r w:rsidR="006D081F">
              <w:rPr>
                <w:noProof/>
                <w:webHidden/>
              </w:rPr>
              <w:fldChar w:fldCharType="begin"/>
            </w:r>
            <w:r w:rsidR="006D081F">
              <w:rPr>
                <w:noProof/>
                <w:webHidden/>
              </w:rPr>
              <w:instrText xml:space="preserve"> PAGEREF _Toc167695463 \h </w:instrText>
            </w:r>
            <w:r w:rsidR="006D081F">
              <w:rPr>
                <w:noProof/>
                <w:webHidden/>
              </w:rPr>
            </w:r>
            <w:r w:rsidR="006D081F">
              <w:rPr>
                <w:noProof/>
                <w:webHidden/>
              </w:rPr>
              <w:fldChar w:fldCharType="separate"/>
            </w:r>
            <w:r w:rsidR="006D081F">
              <w:rPr>
                <w:noProof/>
                <w:webHidden/>
              </w:rPr>
              <w:t>9</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64" w:history="1">
            <w:r w:rsidR="006D081F" w:rsidRPr="00DB055D">
              <w:rPr>
                <w:rStyle w:val="Lienhypertexte"/>
                <w:noProof/>
              </w:rPr>
              <w:t>Magnetic Beads properties</w:t>
            </w:r>
            <w:r w:rsidR="006D081F">
              <w:rPr>
                <w:noProof/>
                <w:webHidden/>
              </w:rPr>
              <w:tab/>
            </w:r>
            <w:r w:rsidR="006D081F">
              <w:rPr>
                <w:noProof/>
                <w:webHidden/>
              </w:rPr>
              <w:fldChar w:fldCharType="begin"/>
            </w:r>
            <w:r w:rsidR="006D081F">
              <w:rPr>
                <w:noProof/>
                <w:webHidden/>
              </w:rPr>
              <w:instrText xml:space="preserve"> PAGEREF _Toc167695464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5" w:history="1">
            <w:r w:rsidR="006D081F" w:rsidRPr="00DB055D">
              <w:rPr>
                <w:rStyle w:val="Lienhypertexte"/>
                <w:noProof/>
              </w:rPr>
              <w:t>Choice of the magnetic bead type</w:t>
            </w:r>
            <w:r w:rsidR="006D081F">
              <w:rPr>
                <w:noProof/>
                <w:webHidden/>
              </w:rPr>
              <w:tab/>
            </w:r>
            <w:r w:rsidR="006D081F">
              <w:rPr>
                <w:noProof/>
                <w:webHidden/>
              </w:rPr>
              <w:fldChar w:fldCharType="begin"/>
            </w:r>
            <w:r w:rsidR="006D081F">
              <w:rPr>
                <w:noProof/>
                <w:webHidden/>
              </w:rPr>
              <w:instrText xml:space="preserve"> PAGEREF _Toc167695465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6" w:history="1">
            <w:r w:rsidR="006D081F" w:rsidRPr="00DB055D">
              <w:rPr>
                <w:rStyle w:val="Lienhypertexte"/>
                <w:noProof/>
              </w:rPr>
              <w:t>Tracking in 3D</w:t>
            </w:r>
            <w:r w:rsidR="006D081F">
              <w:rPr>
                <w:noProof/>
                <w:webHidden/>
              </w:rPr>
              <w:tab/>
            </w:r>
            <w:r w:rsidR="006D081F">
              <w:rPr>
                <w:noProof/>
                <w:webHidden/>
              </w:rPr>
              <w:fldChar w:fldCharType="begin"/>
            </w:r>
            <w:r w:rsidR="006D081F">
              <w:rPr>
                <w:noProof/>
                <w:webHidden/>
              </w:rPr>
              <w:instrText xml:space="preserve"> PAGEREF _Toc167695466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7" w:history="1">
            <w:r w:rsidR="006D081F" w:rsidRPr="00DB055D">
              <w:rPr>
                <w:rStyle w:val="Lienhypertexte"/>
                <w:noProof/>
              </w:rPr>
              <w:t>Magnetization, magnetic moment and magnetic force</w:t>
            </w:r>
            <w:r w:rsidR="006D081F">
              <w:rPr>
                <w:noProof/>
                <w:webHidden/>
              </w:rPr>
              <w:tab/>
            </w:r>
            <w:r w:rsidR="006D081F">
              <w:rPr>
                <w:noProof/>
                <w:webHidden/>
              </w:rPr>
              <w:fldChar w:fldCharType="begin"/>
            </w:r>
            <w:r w:rsidR="006D081F">
              <w:rPr>
                <w:noProof/>
                <w:webHidden/>
              </w:rPr>
              <w:instrText xml:space="preserve"> PAGEREF _Toc167695467 \h </w:instrText>
            </w:r>
            <w:r w:rsidR="006D081F">
              <w:rPr>
                <w:noProof/>
                <w:webHidden/>
              </w:rPr>
            </w:r>
            <w:r w:rsidR="006D081F">
              <w:rPr>
                <w:noProof/>
                <w:webHidden/>
              </w:rPr>
              <w:fldChar w:fldCharType="separate"/>
            </w:r>
            <w:r w:rsidR="006D081F">
              <w:rPr>
                <w:noProof/>
                <w:webHidden/>
              </w:rPr>
              <w:t>1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68" w:history="1">
            <w:r w:rsidR="006D081F" w:rsidRPr="00DB055D">
              <w:rPr>
                <w:rStyle w:val="Lienhypertexte"/>
                <w:noProof/>
              </w:rPr>
              <w:t>Correction of the magnetic force in a chain of beads</w:t>
            </w:r>
            <w:r w:rsidR="006D081F">
              <w:rPr>
                <w:noProof/>
                <w:webHidden/>
              </w:rPr>
              <w:tab/>
            </w:r>
            <w:r w:rsidR="006D081F">
              <w:rPr>
                <w:noProof/>
                <w:webHidden/>
              </w:rPr>
              <w:fldChar w:fldCharType="begin"/>
            </w:r>
            <w:r w:rsidR="006D081F">
              <w:rPr>
                <w:noProof/>
                <w:webHidden/>
              </w:rPr>
              <w:instrText xml:space="preserve"> PAGEREF _Toc167695468 \h </w:instrText>
            </w:r>
            <w:r w:rsidR="006D081F">
              <w:rPr>
                <w:noProof/>
                <w:webHidden/>
              </w:rPr>
            </w:r>
            <w:r w:rsidR="006D081F">
              <w:rPr>
                <w:noProof/>
                <w:webHidden/>
              </w:rPr>
              <w:fldChar w:fldCharType="separate"/>
            </w:r>
            <w:r w:rsidR="006D081F">
              <w:rPr>
                <w:noProof/>
                <w:webHidden/>
              </w:rPr>
              <w:t>14</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69" w:history="1">
            <w:r w:rsidR="006D081F" w:rsidRPr="00DB055D">
              <w:rPr>
                <w:rStyle w:val="Lienhypertexte"/>
                <w:noProof/>
              </w:rPr>
              <w:t>Magnetic Beads Handling</w:t>
            </w:r>
            <w:r w:rsidR="006D081F">
              <w:rPr>
                <w:noProof/>
                <w:webHidden/>
              </w:rPr>
              <w:tab/>
            </w:r>
            <w:r w:rsidR="006D081F">
              <w:rPr>
                <w:noProof/>
                <w:webHidden/>
              </w:rPr>
              <w:fldChar w:fldCharType="begin"/>
            </w:r>
            <w:r w:rsidR="006D081F">
              <w:rPr>
                <w:noProof/>
                <w:webHidden/>
              </w:rPr>
              <w:instrText xml:space="preserve"> PAGEREF _Toc167695469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0" w:history="1">
            <w:r w:rsidR="006D081F" w:rsidRPr="00DB055D">
              <w:rPr>
                <w:rStyle w:val="Lienhypertexte"/>
                <w:noProof/>
              </w:rPr>
              <w:t>Bead size measurement</w:t>
            </w:r>
            <w:r w:rsidR="006D081F">
              <w:rPr>
                <w:noProof/>
                <w:webHidden/>
              </w:rPr>
              <w:tab/>
            </w:r>
            <w:r w:rsidR="006D081F">
              <w:rPr>
                <w:noProof/>
                <w:webHidden/>
              </w:rPr>
              <w:fldChar w:fldCharType="begin"/>
            </w:r>
            <w:r w:rsidR="006D081F">
              <w:rPr>
                <w:noProof/>
                <w:webHidden/>
              </w:rPr>
              <w:instrText xml:space="preserve"> PAGEREF _Toc167695470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1" w:history="1">
            <w:r w:rsidR="006D081F" w:rsidRPr="00DB055D">
              <w:rPr>
                <w:rStyle w:val="Lienhypertexte"/>
                <w:noProof/>
              </w:rPr>
              <w:t>Bead magnetization measurement</w:t>
            </w:r>
            <w:r w:rsidR="006D081F">
              <w:rPr>
                <w:noProof/>
                <w:webHidden/>
              </w:rPr>
              <w:tab/>
            </w:r>
            <w:r w:rsidR="006D081F">
              <w:rPr>
                <w:noProof/>
                <w:webHidden/>
              </w:rPr>
              <w:fldChar w:fldCharType="begin"/>
            </w:r>
            <w:r w:rsidR="006D081F">
              <w:rPr>
                <w:noProof/>
                <w:webHidden/>
              </w:rPr>
              <w:instrText xml:space="preserve"> PAGEREF _Toc167695471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2" w:history="1">
            <w:r w:rsidR="006D081F" w:rsidRPr="00DB055D">
              <w:rPr>
                <w:rStyle w:val="Lienhypertexte"/>
                <w:noProof/>
              </w:rPr>
              <w:t>Bead preparation</w:t>
            </w:r>
            <w:r w:rsidR="006D081F">
              <w:rPr>
                <w:noProof/>
                <w:webHidden/>
              </w:rPr>
              <w:tab/>
            </w:r>
            <w:r w:rsidR="006D081F">
              <w:rPr>
                <w:noProof/>
                <w:webHidden/>
              </w:rPr>
              <w:fldChar w:fldCharType="begin"/>
            </w:r>
            <w:r w:rsidR="006D081F">
              <w:rPr>
                <w:noProof/>
                <w:webHidden/>
              </w:rPr>
              <w:instrText xml:space="preserve"> PAGEREF _Toc167695472 \h </w:instrText>
            </w:r>
            <w:r w:rsidR="006D081F">
              <w:rPr>
                <w:noProof/>
                <w:webHidden/>
              </w:rPr>
            </w:r>
            <w:r w:rsidR="006D081F">
              <w:rPr>
                <w:noProof/>
                <w:webHidden/>
              </w:rPr>
              <w:fldChar w:fldCharType="separate"/>
            </w:r>
            <w:r w:rsidR="006D081F">
              <w:rPr>
                <w:noProof/>
                <w:webHidden/>
              </w:rPr>
              <w:t>19</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3" w:history="1">
            <w:r w:rsidR="006D081F" w:rsidRPr="00DB055D">
              <w:rPr>
                <w:rStyle w:val="Lienhypertexte"/>
                <w:noProof/>
              </w:rPr>
              <w:t>Beads Imaging</w:t>
            </w:r>
            <w:r w:rsidR="006D081F">
              <w:rPr>
                <w:noProof/>
                <w:webHidden/>
              </w:rPr>
              <w:tab/>
            </w:r>
            <w:r w:rsidR="006D081F">
              <w:rPr>
                <w:noProof/>
                <w:webHidden/>
              </w:rPr>
              <w:fldChar w:fldCharType="begin"/>
            </w:r>
            <w:r w:rsidR="006D081F">
              <w:rPr>
                <w:noProof/>
                <w:webHidden/>
              </w:rPr>
              <w:instrText xml:space="preserve"> PAGEREF _Toc167695473 \h </w:instrText>
            </w:r>
            <w:r w:rsidR="006D081F">
              <w:rPr>
                <w:noProof/>
                <w:webHidden/>
              </w:rPr>
            </w:r>
            <w:r w:rsidR="006D081F">
              <w:rPr>
                <w:noProof/>
                <w:webHidden/>
              </w:rPr>
              <w:fldChar w:fldCharType="separate"/>
            </w:r>
            <w:r w:rsidR="006D081F">
              <w:rPr>
                <w:noProof/>
                <w:webHidden/>
              </w:rPr>
              <w:t>21</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74" w:history="1">
            <w:r w:rsidR="006D081F" w:rsidRPr="00DB055D">
              <w:rPr>
                <w:rStyle w:val="Lienhypertexte"/>
                <w:noProof/>
              </w:rPr>
              <w:t>Magnetic Pincher I – Setup</w:t>
            </w:r>
            <w:r w:rsidR="006D081F">
              <w:rPr>
                <w:noProof/>
                <w:webHidden/>
              </w:rPr>
              <w:tab/>
            </w:r>
            <w:r w:rsidR="006D081F">
              <w:rPr>
                <w:noProof/>
                <w:webHidden/>
              </w:rPr>
              <w:fldChar w:fldCharType="begin"/>
            </w:r>
            <w:r w:rsidR="006D081F">
              <w:rPr>
                <w:noProof/>
                <w:webHidden/>
              </w:rPr>
              <w:instrText xml:space="preserve"> PAGEREF _Toc167695474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5" w:history="1">
            <w:r w:rsidR="006D081F" w:rsidRPr="00DB055D">
              <w:rPr>
                <w:rStyle w:val="Lienhypertexte"/>
                <w:noProof/>
              </w:rPr>
              <w:t>Magnetic field generation</w:t>
            </w:r>
            <w:r w:rsidR="006D081F">
              <w:rPr>
                <w:noProof/>
                <w:webHidden/>
              </w:rPr>
              <w:tab/>
            </w:r>
            <w:r w:rsidR="006D081F">
              <w:rPr>
                <w:noProof/>
                <w:webHidden/>
              </w:rPr>
              <w:fldChar w:fldCharType="begin"/>
            </w:r>
            <w:r w:rsidR="006D081F">
              <w:rPr>
                <w:noProof/>
                <w:webHidden/>
              </w:rPr>
              <w:instrText xml:space="preserve"> PAGEREF _Toc167695475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6" w:history="1">
            <w:r w:rsidR="006D081F" w:rsidRPr="00DB055D">
              <w:rPr>
                <w:rStyle w:val="Lienhypertexte"/>
                <w:noProof/>
              </w:rPr>
              <w:t>Imaging system</w:t>
            </w:r>
            <w:r w:rsidR="006D081F">
              <w:rPr>
                <w:noProof/>
                <w:webHidden/>
              </w:rPr>
              <w:tab/>
            </w:r>
            <w:r w:rsidR="006D081F">
              <w:rPr>
                <w:noProof/>
                <w:webHidden/>
              </w:rPr>
              <w:fldChar w:fldCharType="begin"/>
            </w:r>
            <w:r w:rsidR="006D081F">
              <w:rPr>
                <w:noProof/>
                <w:webHidden/>
              </w:rPr>
              <w:instrText xml:space="preserve"> PAGEREF _Toc167695476 \h </w:instrText>
            </w:r>
            <w:r w:rsidR="006D081F">
              <w:rPr>
                <w:noProof/>
                <w:webHidden/>
              </w:rPr>
            </w:r>
            <w:r w:rsidR="006D081F">
              <w:rPr>
                <w:noProof/>
                <w:webHidden/>
              </w:rPr>
              <w:fldChar w:fldCharType="separate"/>
            </w:r>
            <w:r w:rsidR="006D081F">
              <w:rPr>
                <w:noProof/>
                <w:webHidden/>
              </w:rPr>
              <w:t>24</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7" w:history="1">
            <w:r w:rsidR="006D081F" w:rsidRPr="00DB055D">
              <w:rPr>
                <w:rStyle w:val="Lienhypertexte"/>
                <w:noProof/>
              </w:rPr>
              <w:t>Inputs &amp; Outputs</w:t>
            </w:r>
            <w:r w:rsidR="006D081F">
              <w:rPr>
                <w:noProof/>
                <w:webHidden/>
              </w:rPr>
              <w:tab/>
            </w:r>
            <w:r w:rsidR="006D081F">
              <w:rPr>
                <w:noProof/>
                <w:webHidden/>
              </w:rPr>
              <w:fldChar w:fldCharType="begin"/>
            </w:r>
            <w:r w:rsidR="006D081F">
              <w:rPr>
                <w:noProof/>
                <w:webHidden/>
              </w:rPr>
              <w:instrText xml:space="preserve"> PAGEREF _Toc167695477 \h </w:instrText>
            </w:r>
            <w:r w:rsidR="006D081F">
              <w:rPr>
                <w:noProof/>
                <w:webHidden/>
              </w:rPr>
            </w:r>
            <w:r w:rsidR="006D081F">
              <w:rPr>
                <w:noProof/>
                <w:webHidden/>
              </w:rPr>
              <w:fldChar w:fldCharType="separate"/>
            </w:r>
            <w:r w:rsidR="006D081F">
              <w:rPr>
                <w:noProof/>
                <w:webHidden/>
              </w:rPr>
              <w:t>25</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78" w:history="1">
            <w:r w:rsidR="006D081F" w:rsidRPr="00DB055D">
              <w:rPr>
                <w:rStyle w:val="Lienhypertexte"/>
                <w:noProof/>
              </w:rPr>
              <w:t>Magnetic Pincher II – Experimental execution</w:t>
            </w:r>
            <w:r w:rsidR="006D081F">
              <w:rPr>
                <w:noProof/>
                <w:webHidden/>
              </w:rPr>
              <w:tab/>
            </w:r>
            <w:r w:rsidR="006D081F">
              <w:rPr>
                <w:noProof/>
                <w:webHidden/>
              </w:rPr>
              <w:fldChar w:fldCharType="begin"/>
            </w:r>
            <w:r w:rsidR="006D081F">
              <w:rPr>
                <w:noProof/>
                <w:webHidden/>
              </w:rPr>
              <w:instrText xml:space="preserve"> PAGEREF _Toc167695478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79" w:history="1">
            <w:r w:rsidR="006D081F" w:rsidRPr="00DB055D">
              <w:rPr>
                <w:rStyle w:val="Lienhypertexte"/>
                <w:noProof/>
              </w:rPr>
              <w:t>Cell handling</w:t>
            </w:r>
            <w:r w:rsidR="006D081F">
              <w:rPr>
                <w:noProof/>
                <w:webHidden/>
              </w:rPr>
              <w:tab/>
            </w:r>
            <w:r w:rsidR="006D081F">
              <w:rPr>
                <w:noProof/>
                <w:webHidden/>
              </w:rPr>
              <w:fldChar w:fldCharType="begin"/>
            </w:r>
            <w:r w:rsidR="006D081F">
              <w:rPr>
                <w:noProof/>
                <w:webHidden/>
              </w:rPr>
              <w:instrText xml:space="preserve"> PAGEREF _Toc167695479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0" w:history="1">
            <w:r w:rsidR="006D081F" w:rsidRPr="00DB055D">
              <w:rPr>
                <w:rStyle w:val="Lienhypertexte"/>
                <w:noProof/>
              </w:rPr>
              <w:t>Magnetic Pincher imaging</w:t>
            </w:r>
            <w:r w:rsidR="006D081F">
              <w:rPr>
                <w:noProof/>
                <w:webHidden/>
              </w:rPr>
              <w:tab/>
            </w:r>
            <w:r w:rsidR="006D081F">
              <w:rPr>
                <w:noProof/>
                <w:webHidden/>
              </w:rPr>
              <w:fldChar w:fldCharType="begin"/>
            </w:r>
            <w:r w:rsidR="006D081F">
              <w:rPr>
                <w:noProof/>
                <w:webHidden/>
              </w:rPr>
              <w:instrText xml:space="preserve"> PAGEREF _Toc167695480 \h </w:instrText>
            </w:r>
            <w:r w:rsidR="006D081F">
              <w:rPr>
                <w:noProof/>
                <w:webHidden/>
              </w:rPr>
            </w:r>
            <w:r w:rsidR="006D081F">
              <w:rPr>
                <w:noProof/>
                <w:webHidden/>
              </w:rPr>
              <w:fldChar w:fldCharType="separate"/>
            </w:r>
            <w:r w:rsidR="006D081F">
              <w:rPr>
                <w:noProof/>
                <w:webHidden/>
              </w:rPr>
              <w:t>28</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81" w:history="1">
            <w:r w:rsidR="006D081F" w:rsidRPr="00DB055D">
              <w:rPr>
                <w:rStyle w:val="Lienhypertexte"/>
                <w:noProof/>
              </w:rPr>
              <w:t>Magnetic Pincher III – Image analysis</w:t>
            </w:r>
            <w:r w:rsidR="006D081F">
              <w:rPr>
                <w:noProof/>
                <w:webHidden/>
              </w:rPr>
              <w:tab/>
            </w:r>
            <w:r w:rsidR="006D081F">
              <w:rPr>
                <w:noProof/>
                <w:webHidden/>
              </w:rPr>
              <w:fldChar w:fldCharType="begin"/>
            </w:r>
            <w:r w:rsidR="006D081F">
              <w:rPr>
                <w:noProof/>
                <w:webHidden/>
              </w:rPr>
              <w:instrText xml:space="preserve"> PAGEREF _Toc167695481 \h </w:instrText>
            </w:r>
            <w:r w:rsidR="006D081F">
              <w:rPr>
                <w:noProof/>
                <w:webHidden/>
              </w:rPr>
            </w:r>
            <w:r w:rsidR="006D081F">
              <w:rPr>
                <w:noProof/>
                <w:webHidden/>
              </w:rPr>
              <w:fldChar w:fldCharType="separate"/>
            </w:r>
            <w:r w:rsidR="006D081F">
              <w:rPr>
                <w:noProof/>
                <w:webHidden/>
              </w:rPr>
              <w:t>29</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2" w:history="1">
            <w:r w:rsidR="006D081F" w:rsidRPr="00DB055D">
              <w:rPr>
                <w:rStyle w:val="Lienhypertexte"/>
                <w:noProof/>
              </w:rPr>
              <w:t>Generate a Depthograph from the bead Z-stacks</w:t>
            </w:r>
            <w:r w:rsidR="006D081F">
              <w:rPr>
                <w:noProof/>
                <w:webHidden/>
              </w:rPr>
              <w:tab/>
            </w:r>
            <w:r w:rsidR="006D081F">
              <w:rPr>
                <w:noProof/>
                <w:webHidden/>
              </w:rPr>
              <w:fldChar w:fldCharType="begin"/>
            </w:r>
            <w:r w:rsidR="006D081F">
              <w:rPr>
                <w:noProof/>
                <w:webHidden/>
              </w:rPr>
              <w:instrText xml:space="preserve"> PAGEREF _Toc167695482 \h </w:instrText>
            </w:r>
            <w:r w:rsidR="006D081F">
              <w:rPr>
                <w:noProof/>
                <w:webHidden/>
              </w:rPr>
            </w:r>
            <w:r w:rsidR="006D081F">
              <w:rPr>
                <w:noProof/>
                <w:webHidden/>
              </w:rPr>
              <w:fldChar w:fldCharType="separate"/>
            </w:r>
            <w:r w:rsidR="006D081F">
              <w:rPr>
                <w:noProof/>
                <w:webHidden/>
              </w:rPr>
              <w:t>30</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3" w:history="1">
            <w:r w:rsidR="006D081F" w:rsidRPr="00DB055D">
              <w:rPr>
                <w:rStyle w:val="Lienhypertexte"/>
                <w:noProof/>
              </w:rPr>
              <w:t>Segment the beads with ImageJ</w:t>
            </w:r>
            <w:r w:rsidR="006D081F">
              <w:rPr>
                <w:noProof/>
                <w:webHidden/>
              </w:rPr>
              <w:tab/>
            </w:r>
            <w:r w:rsidR="006D081F">
              <w:rPr>
                <w:noProof/>
                <w:webHidden/>
              </w:rPr>
              <w:fldChar w:fldCharType="begin"/>
            </w:r>
            <w:r w:rsidR="006D081F">
              <w:rPr>
                <w:noProof/>
                <w:webHidden/>
              </w:rPr>
              <w:instrText xml:space="preserve"> PAGEREF _Toc167695483 \h </w:instrText>
            </w:r>
            <w:r w:rsidR="006D081F">
              <w:rPr>
                <w:noProof/>
                <w:webHidden/>
              </w:rPr>
            </w:r>
            <w:r w:rsidR="006D081F">
              <w:rPr>
                <w:noProof/>
                <w:webHidden/>
              </w:rPr>
              <w:fldChar w:fldCharType="separate"/>
            </w:r>
            <w:r w:rsidR="006D081F">
              <w:rPr>
                <w:noProof/>
                <w:webHidden/>
              </w:rPr>
              <w:t>31</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4" w:history="1">
            <w:r w:rsidR="006D081F" w:rsidRPr="00DB055D">
              <w:rPr>
                <w:rStyle w:val="Lienhypertexte"/>
                <w:noProof/>
              </w:rPr>
              <w:t>Track the beads in 3D with a custom-made Python algorithm</w:t>
            </w:r>
            <w:r w:rsidR="006D081F">
              <w:rPr>
                <w:noProof/>
                <w:webHidden/>
              </w:rPr>
              <w:tab/>
            </w:r>
            <w:r w:rsidR="006D081F">
              <w:rPr>
                <w:noProof/>
                <w:webHidden/>
              </w:rPr>
              <w:fldChar w:fldCharType="begin"/>
            </w:r>
            <w:r w:rsidR="006D081F">
              <w:rPr>
                <w:noProof/>
                <w:webHidden/>
              </w:rPr>
              <w:instrText xml:space="preserve"> PAGEREF _Toc167695484 \h </w:instrText>
            </w:r>
            <w:r w:rsidR="006D081F">
              <w:rPr>
                <w:noProof/>
                <w:webHidden/>
              </w:rPr>
            </w:r>
            <w:r w:rsidR="006D081F">
              <w:rPr>
                <w:noProof/>
                <w:webHidden/>
              </w:rPr>
              <w:fldChar w:fldCharType="separate"/>
            </w:r>
            <w:r w:rsidR="006D081F">
              <w:rPr>
                <w:noProof/>
                <w:webHidden/>
              </w:rPr>
              <w:t>32</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85" w:history="1">
            <w:r w:rsidR="006D081F" w:rsidRPr="00DB055D">
              <w:rPr>
                <w:rStyle w:val="Lienhypertexte"/>
                <w:noProof/>
              </w:rPr>
              <w:t>Magnetic Pincher with Halbach Arrays</w:t>
            </w:r>
            <w:r w:rsidR="006D081F">
              <w:rPr>
                <w:noProof/>
                <w:webHidden/>
              </w:rPr>
              <w:tab/>
            </w:r>
            <w:r w:rsidR="006D081F">
              <w:rPr>
                <w:noProof/>
                <w:webHidden/>
              </w:rPr>
              <w:fldChar w:fldCharType="begin"/>
            </w:r>
            <w:r w:rsidR="006D081F">
              <w:rPr>
                <w:noProof/>
                <w:webHidden/>
              </w:rPr>
              <w:instrText xml:space="preserve"> PAGEREF _Toc167695485 \h </w:instrText>
            </w:r>
            <w:r w:rsidR="006D081F">
              <w:rPr>
                <w:noProof/>
                <w:webHidden/>
              </w:rPr>
            </w:r>
            <w:r w:rsidR="006D081F">
              <w:rPr>
                <w:noProof/>
                <w:webHidden/>
              </w:rPr>
              <w:fldChar w:fldCharType="separate"/>
            </w:r>
            <w:r w:rsidR="006D081F">
              <w:rPr>
                <w:noProof/>
                <w:webHidden/>
              </w:rPr>
              <w:t>34</w:t>
            </w:r>
            <w:r w:rsidR="006D081F">
              <w:rPr>
                <w:noProof/>
                <w:webHidden/>
              </w:rPr>
              <w:fldChar w:fldCharType="end"/>
            </w:r>
          </w:hyperlink>
        </w:p>
        <w:p w:rsidR="006D081F" w:rsidRDefault="00193DD7">
          <w:pPr>
            <w:pStyle w:val="TM1"/>
            <w:tabs>
              <w:tab w:val="right" w:leader="dot" w:pos="9396"/>
            </w:tabs>
            <w:rPr>
              <w:rFonts w:eastAsiaTheme="minorEastAsia"/>
              <w:noProof/>
            </w:rPr>
          </w:pPr>
          <w:hyperlink w:anchor="_Toc167695486" w:history="1">
            <w:r w:rsidR="006D081F" w:rsidRPr="00DB055D">
              <w:rPr>
                <w:rStyle w:val="Lienhypertexte"/>
                <w:noProof/>
              </w:rPr>
              <w:t>Magnetic Pincher with Nano-Indenter</w:t>
            </w:r>
            <w:r w:rsidR="006D081F">
              <w:rPr>
                <w:noProof/>
                <w:webHidden/>
              </w:rPr>
              <w:tab/>
            </w:r>
            <w:r w:rsidR="006D081F">
              <w:rPr>
                <w:noProof/>
                <w:webHidden/>
              </w:rPr>
              <w:fldChar w:fldCharType="begin"/>
            </w:r>
            <w:r w:rsidR="006D081F">
              <w:rPr>
                <w:noProof/>
                <w:webHidden/>
              </w:rPr>
              <w:instrText xml:space="preserve"> PAGEREF _Toc167695486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7" w:history="1">
            <w:r w:rsidR="006D081F" w:rsidRPr="00DB055D">
              <w:rPr>
                <w:rStyle w:val="Lienhypertexte"/>
                <w:noProof/>
              </w:rPr>
              <w:t>Modifications of the setup</w:t>
            </w:r>
            <w:r w:rsidR="006D081F">
              <w:rPr>
                <w:noProof/>
                <w:webHidden/>
              </w:rPr>
              <w:tab/>
            </w:r>
            <w:r w:rsidR="006D081F">
              <w:rPr>
                <w:noProof/>
                <w:webHidden/>
              </w:rPr>
              <w:fldChar w:fldCharType="begin"/>
            </w:r>
            <w:r w:rsidR="006D081F">
              <w:rPr>
                <w:noProof/>
                <w:webHidden/>
              </w:rPr>
              <w:instrText xml:space="preserve"> PAGEREF _Toc167695487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8" w:history="1">
            <w:r w:rsidR="006D081F" w:rsidRPr="00DB055D">
              <w:rPr>
                <w:rStyle w:val="Lienhypertexte"/>
                <w:noProof/>
              </w:rPr>
              <w:t>Execution</w:t>
            </w:r>
            <w:r w:rsidR="006D081F">
              <w:rPr>
                <w:noProof/>
                <w:webHidden/>
              </w:rPr>
              <w:tab/>
            </w:r>
            <w:r w:rsidR="006D081F">
              <w:rPr>
                <w:noProof/>
                <w:webHidden/>
              </w:rPr>
              <w:fldChar w:fldCharType="begin"/>
            </w:r>
            <w:r w:rsidR="006D081F">
              <w:rPr>
                <w:noProof/>
                <w:webHidden/>
              </w:rPr>
              <w:instrText xml:space="preserve"> PAGEREF _Toc167695488 \h </w:instrText>
            </w:r>
            <w:r w:rsidR="006D081F">
              <w:rPr>
                <w:noProof/>
                <w:webHidden/>
              </w:rPr>
            </w:r>
            <w:r w:rsidR="006D081F">
              <w:rPr>
                <w:noProof/>
                <w:webHidden/>
              </w:rPr>
              <w:fldChar w:fldCharType="separate"/>
            </w:r>
            <w:r w:rsidR="006D081F">
              <w:rPr>
                <w:noProof/>
                <w:webHidden/>
              </w:rPr>
              <w:t>38</w:t>
            </w:r>
            <w:r w:rsidR="006D081F">
              <w:rPr>
                <w:noProof/>
                <w:webHidden/>
              </w:rPr>
              <w:fldChar w:fldCharType="end"/>
            </w:r>
          </w:hyperlink>
        </w:p>
        <w:p w:rsidR="006D081F" w:rsidRDefault="00193DD7">
          <w:pPr>
            <w:pStyle w:val="TM2"/>
            <w:tabs>
              <w:tab w:val="right" w:leader="dot" w:pos="9396"/>
            </w:tabs>
            <w:rPr>
              <w:rFonts w:eastAsiaTheme="minorEastAsia"/>
              <w:noProof/>
            </w:rPr>
          </w:pPr>
          <w:hyperlink w:anchor="_Toc167695489" w:history="1">
            <w:r w:rsidR="006D081F" w:rsidRPr="00DB055D">
              <w:rPr>
                <w:rStyle w:val="Lienhypertexte"/>
                <w:noProof/>
              </w:rPr>
              <w:t>Analysis</w:t>
            </w:r>
            <w:r w:rsidR="006D081F">
              <w:rPr>
                <w:noProof/>
                <w:webHidden/>
              </w:rPr>
              <w:tab/>
            </w:r>
            <w:r w:rsidR="006D081F">
              <w:rPr>
                <w:noProof/>
                <w:webHidden/>
              </w:rPr>
              <w:fldChar w:fldCharType="begin"/>
            </w:r>
            <w:r w:rsidR="006D081F">
              <w:rPr>
                <w:noProof/>
                <w:webHidden/>
              </w:rPr>
              <w:instrText xml:space="preserve"> PAGEREF _Toc167695489 \h </w:instrText>
            </w:r>
            <w:r w:rsidR="006D081F">
              <w:rPr>
                <w:noProof/>
                <w:webHidden/>
              </w:rPr>
            </w:r>
            <w:r w:rsidR="006D081F">
              <w:rPr>
                <w:noProof/>
                <w:webHidden/>
              </w:rPr>
              <w:fldChar w:fldCharType="separate"/>
            </w:r>
            <w:r w:rsidR="006D081F">
              <w:rPr>
                <w:noProof/>
                <w:webHidden/>
              </w:rPr>
              <w:t>40</w:t>
            </w:r>
            <w:r w:rsidR="006D081F">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DB6DF7" w:rsidRPr="00DB6DF7" w:rsidRDefault="00DB6DF7" w:rsidP="0058666D">
      <w:pPr>
        <w:pStyle w:val="Titre1"/>
        <w:spacing w:before="0" w:after="120"/>
      </w:pPr>
      <w:bookmarkStart w:id="0" w:name="_Toc167695450"/>
      <w:r>
        <w:lastRenderedPageBreak/>
        <w:t>Presentation of the technique [This part will be in the Results]</w:t>
      </w:r>
      <w:bookmarkEnd w:id="0"/>
    </w:p>
    <w:p w:rsidR="00C36399" w:rsidRDefault="00575B54" w:rsidP="0058666D">
      <w:pPr>
        <w:pStyle w:val="Titre2"/>
        <w:spacing w:before="0" w:after="120"/>
      </w:pPr>
      <w:bookmarkStart w:id="1" w:name="_Toc167695451"/>
      <w:r>
        <w:t>O</w:t>
      </w:r>
      <w:r w:rsidR="00C36399">
        <w:t>verview</w:t>
      </w:r>
      <w:r w:rsidR="003D03C7">
        <w:t xml:space="preserve"> -&gt; WRITE</w:t>
      </w:r>
      <w:bookmarkEnd w:id="1"/>
    </w:p>
    <w:p w:rsidR="00500CA7" w:rsidRPr="00994775" w:rsidRDefault="00500CA7" w:rsidP="0058666D">
      <w:pPr>
        <w:spacing w:after="120" w:line="360" w:lineRule="auto"/>
      </w:pPr>
      <w:r w:rsidRPr="00994775">
        <w:t>The</w:t>
      </w:r>
      <w:r w:rsidRPr="00C83B29">
        <w:t xml:space="preserve"> Magnetic Pincher</w:t>
      </w:r>
      <w:r w:rsidRPr="00994775">
        <w:t xml:space="preserve"> setup consists </w:t>
      </w:r>
      <w:r>
        <w:t>of</w:t>
      </w:r>
      <w:r w:rsidRPr="00994775">
        <w:t xml:space="preserve"> an inverted microscope used in bright field illumination, with a system mounted on the microscope stage to generate a uniform magnetic field at the location of the imaged sample. This system can be an array of permanent magnets or a pair of electromagnetic coils. The protocol, </w:t>
      </w:r>
      <w:r w:rsidRPr="00CB7390">
        <w:rPr>
          <w:color w:val="FF0000"/>
        </w:rPr>
        <w:t>whose main steps are summarized on Fig. 1</w:t>
      </w:r>
      <w:r w:rsidRPr="00994775">
        <w:t xml:space="preserve">, is based on 4.5 µm superparamagnetic microbeads, the M-450 </w:t>
      </w:r>
      <w:proofErr w:type="spellStart"/>
      <w:r w:rsidRPr="00994775">
        <w:t>Dynabeads</w:t>
      </w:r>
      <w:proofErr w:type="spellEnd"/>
      <w:r w:rsidRPr="00994775">
        <w:t>. Cells are incubated with these beads until a significant uptake is reached. Then, cells are transferred in the experimental chamber, together with additional beads. The chamber, placed on the microscope, is exposed to a controlled uniform magnetic field. The beads magnetize and attract each other at short range, forming pairs or chains of beads. This self-organization generates simultaneously a large number of pinching events in the chamber (Fig. 2A, 2D), meaning a situation where a bead inside the cell forms a pair with another outside the cell, which pinches the cell cortex. Such beads can then be filmed under bright field illumination, and the images analyzed with a simple algorithm tracking the beads positions (Fig. 2B). This way we compute the cortical thickness and its evolution in time (Fig. 2C) with a high spatial (</w:t>
      </w:r>
      <w:r w:rsidRPr="00994775">
        <w:rPr>
          <w:rFonts w:cstheme="minorHAnsi"/>
        </w:rPr>
        <w:t>≈</w:t>
      </w:r>
      <w:r w:rsidRPr="00994775">
        <w:t xml:space="preserve"> 30</w:t>
      </w:r>
      <w:r>
        <w:t xml:space="preserve"> </w:t>
      </w:r>
      <w:r w:rsidRPr="00994775">
        <w:t>nm) and temporal resolution (up to 100 Hz</w:t>
      </w:r>
      <w:r>
        <w:t>).</w:t>
      </w:r>
      <w:r w:rsidRPr="00994775">
        <w:t xml:space="preserve"> </w:t>
      </w:r>
    </w:p>
    <w:p w:rsidR="00575B54" w:rsidRDefault="00DB6DF7" w:rsidP="0058666D">
      <w:pPr>
        <w:pStyle w:val="Titre2"/>
        <w:spacing w:before="0" w:after="120"/>
      </w:pPr>
      <w:bookmarkStart w:id="2" w:name="_Toc167695452"/>
      <w:r>
        <w:t>Cell lines</w:t>
      </w:r>
      <w:bookmarkEnd w:id="2"/>
    </w:p>
    <w:p w:rsidR="00DB6DF7" w:rsidRPr="00DB6DF7" w:rsidRDefault="00DB6DF7" w:rsidP="0058666D">
      <w:pPr>
        <w:spacing w:after="120"/>
      </w:pPr>
    </w:p>
    <w:p w:rsidR="00DB6DF7" w:rsidRDefault="00DB6DF7" w:rsidP="0058666D">
      <w:pPr>
        <w:pStyle w:val="Titre2"/>
        <w:spacing w:before="0" w:after="120"/>
      </w:pPr>
      <w:bookmarkStart w:id="3" w:name="_Toc167695453"/>
      <w:proofErr w:type="spellStart"/>
      <w:r>
        <w:t>Micropatterning</w:t>
      </w:r>
      <w:bookmarkEnd w:id="3"/>
      <w:proofErr w:type="spellEnd"/>
    </w:p>
    <w:p w:rsidR="00DB6DF7" w:rsidRDefault="00DB6DF7"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DB6DF7" w:rsidRDefault="00DB6DF7"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DB6DF7" w:rsidRDefault="00DB6DF7" w:rsidP="0058666D">
      <w:pPr>
        <w:spacing w:after="120" w:line="360" w:lineRule="auto"/>
      </w:pPr>
      <w:r>
        <w:lastRenderedPageBreak/>
        <w:t>Since the average diameter of 3T3 cells in suspension is roughly 18 µm, they form a quasi-hemispheric shape when adhering on discs that have a diameter close to this value. Thus, we picked 20 µm as our standard pattern size.</w:t>
      </w:r>
    </w:p>
    <w:p w:rsidR="00DB6DF7" w:rsidRPr="00DB6DF7" w:rsidRDefault="00DB6DF7" w:rsidP="0058666D">
      <w:pPr>
        <w:spacing w:after="120"/>
      </w:pPr>
    </w:p>
    <w:p w:rsidR="00DB6DF7" w:rsidRDefault="00DB6DF7" w:rsidP="0058666D">
      <w:pPr>
        <w:pStyle w:val="Titre2"/>
        <w:spacing w:before="0" w:after="120"/>
      </w:pPr>
      <w:bookmarkStart w:id="4" w:name="_Toc167695454"/>
      <w:r>
        <w:t>Magnetic Field</w:t>
      </w:r>
      <w:bookmarkEnd w:id="4"/>
    </w:p>
    <w:p w:rsidR="00DB6DF7" w:rsidRDefault="00DB6DF7"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DB6DF7" w:rsidRDefault="00DB6DF7" w:rsidP="0058666D">
      <w:pPr>
        <w:pStyle w:val="Titre2"/>
        <w:spacing w:before="0" w:after="120"/>
      </w:pPr>
      <w:bookmarkStart w:id="5" w:name="_Toc167695455"/>
      <w:r>
        <w:t>Magnetic Beads</w:t>
      </w:r>
      <w:bookmarkEnd w:id="5"/>
    </w:p>
    <w:p w:rsidR="00DB6DF7" w:rsidRPr="00DB6DF7" w:rsidRDefault="00DB6DF7" w:rsidP="0058666D">
      <w:pPr>
        <w:spacing w:after="120"/>
      </w:pPr>
    </w:p>
    <w:p w:rsidR="00DB6DF7" w:rsidRDefault="00DB6DF7" w:rsidP="0058666D">
      <w:pPr>
        <w:pStyle w:val="Titre2"/>
        <w:spacing w:before="0" w:after="120"/>
      </w:pPr>
      <w:bookmarkStart w:id="6" w:name="_Toc167695456"/>
      <w:r>
        <w:t>Magnetic Pincher &amp; Image analysis</w:t>
      </w:r>
      <w:bookmarkEnd w:id="6"/>
    </w:p>
    <w:p w:rsidR="00575B54" w:rsidRDefault="00575B54" w:rsidP="0058666D">
      <w:pPr>
        <w:spacing w:after="120" w:line="360" w:lineRule="auto"/>
      </w:pPr>
    </w:p>
    <w:p w:rsidR="00575B54" w:rsidRDefault="00575B54" w:rsidP="0058666D">
      <w:pPr>
        <w:spacing w:after="120" w:line="360" w:lineRule="auto"/>
      </w:pPr>
      <w:r>
        <w:br w:type="page"/>
      </w:r>
    </w:p>
    <w:p w:rsidR="00B97399" w:rsidRDefault="00C36399" w:rsidP="0058666D">
      <w:pPr>
        <w:pStyle w:val="Titre1"/>
        <w:spacing w:before="0" w:after="120" w:line="360" w:lineRule="auto"/>
      </w:pPr>
      <w:bookmarkStart w:id="7" w:name="_Toc167695457"/>
      <w:r>
        <w:lastRenderedPageBreak/>
        <w:t>Cell Culture</w:t>
      </w:r>
      <w:bookmarkEnd w:id="7"/>
    </w:p>
    <w:p w:rsidR="00B97399" w:rsidRDefault="00B97399" w:rsidP="0058666D">
      <w:pPr>
        <w:pStyle w:val="Titre2"/>
        <w:spacing w:before="0" w:after="120" w:line="360" w:lineRule="auto"/>
      </w:pPr>
      <w:bookmarkStart w:id="8" w:name="_Toc167695458"/>
      <w:r>
        <w:t>3T3 ATCC-2023 fibroblasts</w:t>
      </w:r>
      <w:bookmarkEnd w:id="8"/>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9" w:name="_Toc167695459"/>
      <w:r>
        <w:t xml:space="preserve">3T3 </w:t>
      </w:r>
      <w:r>
        <w:rPr>
          <w:rFonts w:cstheme="majorHAnsi"/>
        </w:rPr>
        <w:t>α</w:t>
      </w:r>
      <w:r>
        <w:t>SFL fibroblasts</w:t>
      </w:r>
      <w:bookmarkEnd w:id="9"/>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D307E1">
        <w:rPr>
          <w:rStyle w:val="pdp-chm-boxcatalog-number-value"/>
        </w:rPr>
        <w:t>446060050</w:t>
      </w:r>
      <w:r w:rsidR="00D307E1" w:rsidRPr="00E94829">
        <w:t xml:space="preserve">, </w:t>
      </w:r>
      <w:proofErr w:type="spellStart"/>
      <w:r w:rsidR="00D307E1" w:rsidRPr="00E94829">
        <w:t>Thermo</w:t>
      </w:r>
      <w:proofErr w:type="spellEnd"/>
      <w:r w:rsidR="00D307E1" w:rsidRPr="00E94829">
        <w:t xml:space="preserve">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w:t>
      </w:r>
      <w:proofErr w:type="spellStart"/>
      <w:r>
        <w:t>subcloning</w:t>
      </w:r>
      <w:proofErr w:type="spellEnd"/>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0" w:name="_Toc167695460"/>
      <w:r>
        <w:lastRenderedPageBreak/>
        <w:t>HOX B8 macrophages</w:t>
      </w:r>
      <w:bookmarkEnd w:id="10"/>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1" w:name="_Toc167695461"/>
      <w:r w:rsidRPr="00A80EEF">
        <w:rPr>
          <w:rFonts w:asciiTheme="minorHAnsi" w:hAnsiTheme="minorHAnsi" w:cstheme="minorHAnsi"/>
        </w:rPr>
        <w:t>Cell line</w:t>
      </w:r>
      <w:r w:rsidR="00A73760" w:rsidRPr="00A80EEF">
        <w:rPr>
          <w:rFonts w:asciiTheme="minorHAnsi" w:hAnsiTheme="minorHAnsi" w:cstheme="minorHAnsi"/>
        </w:rPr>
        <w:t>s conservation</w:t>
      </w:r>
      <w:bookmarkEnd w:id="11"/>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2" w:name="_Toc167695462"/>
      <w:proofErr w:type="spellStart"/>
      <w:r>
        <w:t>LifeAct</w:t>
      </w:r>
      <w:proofErr w:type="spellEnd"/>
      <w:r>
        <w:t>-EGFP</w:t>
      </w:r>
      <w:r w:rsidR="00B97399">
        <w:t xml:space="preserve"> </w:t>
      </w:r>
      <w:r w:rsidR="00C36399">
        <w:t>Trans</w:t>
      </w:r>
      <w:r w:rsidR="00B97399">
        <w:t>du</w:t>
      </w:r>
      <w:r w:rsidR="00C36399">
        <w:t>ction</w:t>
      </w:r>
      <w:bookmarkEnd w:id="12"/>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3" w:name="_Toc167695463"/>
      <w:r>
        <w:lastRenderedPageBreak/>
        <w:t>Micro-pattern</w:t>
      </w:r>
      <w:r w:rsidR="00684B5F">
        <w:t>ed Chambers</w:t>
      </w:r>
      <w:bookmarkEnd w:id="13"/>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 xml:space="preserve">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4" w:name="_Toc167695464"/>
      <w:r>
        <w:lastRenderedPageBreak/>
        <w:t xml:space="preserve">Magnetic </w:t>
      </w:r>
      <w:r w:rsidR="00C36399">
        <w:t xml:space="preserve">Beads </w:t>
      </w:r>
      <w:r w:rsidR="00133D43">
        <w:t>properties</w:t>
      </w:r>
      <w:bookmarkEnd w:id="14"/>
    </w:p>
    <w:p w:rsidR="00CB7390" w:rsidRDefault="00CB7390" w:rsidP="0058666D">
      <w:pPr>
        <w:pStyle w:val="Titre2"/>
        <w:spacing w:before="0" w:after="120" w:line="360" w:lineRule="auto"/>
      </w:pPr>
      <w:bookmarkStart w:id="15" w:name="_Toc167695465"/>
      <w:r>
        <w:t>Choice of the magnetic bead type</w:t>
      </w:r>
      <w:bookmarkEnd w:id="15"/>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 in particular is key: they need to be big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proofErr w:type="spellStart"/>
      <w:r w:rsidRPr="00994775">
        <w:t>Dynal</w:t>
      </w:r>
      <w:proofErr w:type="spell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58666D">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Because the average diameter varies from batch to batch, </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6" w:name="_Toc167695466"/>
      <w:r>
        <w:t>Tracking in 3D</w:t>
      </w:r>
      <w:bookmarkEnd w:id="16"/>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w:t>
      </w:r>
      <w:r w:rsidRPr="00994775">
        <w:lastRenderedPageBreak/>
        <w:t xml:space="preserve">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s a very simple ImageJ routine (see Mat. &amp; Meth).</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o Machine Learning here ye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beads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images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by the center of the bead, and taking the pixel intensity profile along this line. </w:t>
      </w:r>
      <w:r w:rsidR="00485653">
        <w:t>This</w:t>
      </w:r>
      <w:r w:rsidR="00000975">
        <w:t xml:space="preserve"> profile is compared to the </w:t>
      </w:r>
      <w:proofErr w:type="spellStart"/>
      <w:r w:rsidR="00000975">
        <w:t>depthograph</w:t>
      </w:r>
      <w:proofErr w:type="spellEnd"/>
      <w:r w:rsidR="00000975">
        <w:t xml:space="preserve"> to find </w:t>
      </w:r>
      <w:r w:rsidR="00485653">
        <w:t xml:space="preserve">the best matching position, which is the line of the </w:t>
      </w:r>
      <w:proofErr w:type="spellStart"/>
      <w:r w:rsidR="00485653">
        <w:t>depthograph</w:t>
      </w:r>
      <w:proofErr w:type="spellEnd"/>
      <w:r w:rsidR="00485653">
        <w:t xml:space="preserve"> that minimizes the L2-distance to the profile (see mat. &amp; meth). Doing so for each bead of the frame allow us to find their relative positions along z, using the </w:t>
      </w:r>
      <w:proofErr w:type="spellStart"/>
      <w:r w:rsidR="00485653">
        <w:t>depthograph</w:t>
      </w:r>
      <w:proofErr w:type="spellEnd"/>
      <w:r w:rsidR="00485653">
        <w:t xml:space="preserve"> as a common reference.</w:t>
      </w:r>
    </w:p>
    <w:p w:rsidR="00485653" w:rsidRDefault="00485653" w:rsidP="0058666D">
      <w:pPr>
        <w:spacing w:after="120" w:line="360" w:lineRule="auto"/>
      </w:pPr>
      <w:r>
        <w:t xml:space="preserve">In practice, we use this algorithm on the 2 beads pinching the cortex of a cell. In each frame of the </w:t>
      </w:r>
      <w:proofErr w:type="spellStart"/>
      <w:r>
        <w:t>timelapse</w:t>
      </w:r>
      <w:proofErr w:type="spellEnd"/>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MORE DETAILS.</w:t>
      </w:r>
    </w:p>
    <w:p w:rsidR="00DB6DF7" w:rsidRDefault="00DB6DF7" w:rsidP="0058666D">
      <w:pPr>
        <w:spacing w:after="120" w:line="360" w:lineRule="auto"/>
      </w:pPr>
    </w:p>
    <w:p w:rsidR="00E7190E" w:rsidRPr="00E7190E" w:rsidRDefault="000A3CC7" w:rsidP="0058666D">
      <w:pPr>
        <w:pStyle w:val="Titre2"/>
        <w:spacing w:before="0" w:after="120"/>
      </w:pPr>
      <w:bookmarkStart w:id="17" w:name="_Toc167695467"/>
      <w:r>
        <w:lastRenderedPageBreak/>
        <w:t>Magnetization, magnetic moment and magnetic force</w:t>
      </w:r>
      <w:bookmarkEnd w:id="17"/>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18" w:name="_Toc167695468"/>
      <w:r>
        <w:rPr>
          <w:rFonts w:eastAsiaTheme="minorEastAsia"/>
        </w:rPr>
        <w:t>Correction of the magnetic force in a chain of beads</w:t>
      </w:r>
      <w:bookmarkEnd w:id="18"/>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193DD7"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25pt;height:173.9pt">
            <v:imagedata r:id="rId6"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193DD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193DD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193DD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193DD7"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19" w:name="_Toc167695469"/>
      <w:r>
        <w:lastRenderedPageBreak/>
        <w:t>Magnetic Beads Handling</w:t>
      </w:r>
      <w:bookmarkEnd w:id="19"/>
    </w:p>
    <w:p w:rsidR="00575B54" w:rsidRDefault="00CB7390" w:rsidP="0058666D">
      <w:pPr>
        <w:pStyle w:val="Titre2"/>
        <w:spacing w:before="0" w:after="120" w:line="360" w:lineRule="auto"/>
      </w:pPr>
      <w:bookmarkStart w:id="20" w:name="_Toc167695470"/>
      <w:r>
        <w:t>Bead size measurement</w:t>
      </w:r>
      <w:bookmarkEnd w:id="20"/>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1" w:name="_Toc167695471"/>
      <w:r>
        <w:t>Bead magnetization measurement</w:t>
      </w:r>
      <w:bookmarkEnd w:id="21"/>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193DD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193DD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193DD7"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2" w:name="_Toc167695472"/>
      <w:r>
        <w:t>Bead preparation</w:t>
      </w:r>
      <w:bookmarkEnd w:id="22"/>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population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of 4x10</w:t>
      </w:r>
      <w:r w:rsidR="00684B5F" w:rsidRPr="00701670">
        <w:rPr>
          <w:vertAlign w:val="superscript"/>
        </w:rPr>
        <w:t>8</w:t>
      </w:r>
      <w:r w:rsidR="009E1924">
        <w:t xml:space="preserve"> beads/</w:t>
      </w:r>
      <w:proofErr w:type="spellStart"/>
      <w:r w:rsidR="009E1924">
        <w:t>mL.</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 xml:space="preserve">Vortex the stock solution vial to </w:t>
      </w:r>
      <w:proofErr w:type="spellStart"/>
      <w:r w:rsidRPr="00994775">
        <w:t>resuspend</w:t>
      </w:r>
      <w:proofErr w:type="spellEnd"/>
      <w:r w:rsidRPr="00994775">
        <w:t xml:space="preserve">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3" w:name="_Toc167695473"/>
      <w:r>
        <w:t>Beads Imaging</w:t>
      </w:r>
      <w:bookmarkEnd w:id="23"/>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4" w:name="_Toc167695474"/>
      <w:r>
        <w:lastRenderedPageBreak/>
        <w:t>Magnetic Pincher</w:t>
      </w:r>
      <w:r w:rsidR="00F12AF2">
        <w:t xml:space="preserve"> I –</w:t>
      </w:r>
      <w:r>
        <w:t xml:space="preserve"> </w:t>
      </w:r>
      <w:r w:rsidR="00133D43">
        <w:t>Setup</w:t>
      </w:r>
      <w:bookmarkEnd w:id="24"/>
    </w:p>
    <w:p w:rsidR="00C83B29" w:rsidRPr="00657D72" w:rsidRDefault="00C83B29" w:rsidP="0058666D">
      <w:pPr>
        <w:pStyle w:val="Titre2"/>
        <w:spacing w:before="0" w:after="120"/>
      </w:pPr>
      <w:bookmarkStart w:id="25" w:name="_Toc167695475"/>
      <w:r w:rsidRPr="00657D72">
        <w:t>Magnetic field generation</w:t>
      </w:r>
      <w:bookmarkEnd w:id="25"/>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6" w:name="_Toc167695476"/>
      <w:r w:rsidRPr="00994775">
        <w:t>Imaging system</w:t>
      </w:r>
      <w:bookmarkEnd w:id="26"/>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xml:space="preserve"># </w:t>
      </w:r>
      <w:proofErr w:type="gramStart"/>
      <w:r w:rsidRPr="006B32AB">
        <w:rPr>
          <w:i/>
          <w:color w:val="808080" w:themeColor="background1" w:themeShade="80"/>
        </w:rPr>
        <w:t>Should</w:t>
      </w:r>
      <w:proofErr w:type="gramEnd"/>
      <w:r w:rsidRPr="006B32AB">
        <w:rPr>
          <w:i/>
          <w:color w:val="808080" w:themeColor="background1" w:themeShade="80"/>
        </w:rPr>
        <w:t xml:space="preserve">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w:t>
      </w:r>
      <w:proofErr w:type="spellStart"/>
      <w:r w:rsidRPr="00994775">
        <w:t>Labview</w:t>
      </w:r>
      <w:proofErr w:type="spell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 xml:space="preserve">data acquisition module (NI 6343, National Instruments, </w:t>
      </w:r>
      <w:proofErr w:type="gramStart"/>
      <w:r w:rsidRPr="00994775">
        <w:t>USA</w:t>
      </w:r>
      <w:proofErr w:type="gramEnd"/>
      <w:r w:rsidRPr="00994775">
        <w:t>).</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7" w:name="_Toc167695477"/>
      <w:r>
        <w:lastRenderedPageBreak/>
        <w:t xml:space="preserve">Inputs &amp; </w:t>
      </w:r>
      <w:r w:rsidR="00925AAD">
        <w:t>Outputs</w:t>
      </w:r>
      <w:bookmarkEnd w:id="27"/>
    </w:p>
    <w:p w:rsidR="00925AAD" w:rsidRDefault="00A7236E" w:rsidP="0058666D">
      <w:pPr>
        <w:spacing w:after="120" w:line="360" w:lineRule="auto"/>
      </w:pPr>
      <w:r w:rsidRPr="00A7236E">
        <w:rPr>
          <w:b/>
        </w:rPr>
        <w:t>Inputs</w:t>
      </w:r>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 through the </w:t>
      </w:r>
      <w:r w:rsidRPr="00994775">
        <w:t>data acquisition module</w:t>
      </w:r>
      <w:r>
        <w:t xml:space="preserve"> (DAQ). This signal contain 4 components, commanding respectively the camera, the PIFOC Z-displacement, the magnetic field generator and the shutters state. We designed an interface for the software to let the user design an experiment by controlling these 4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bookmarkStart w:id="28" w:name="_GoBack"/>
      <w:bookmarkEnd w:id="28"/>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The setup produces two types of raw data. First, films of beads pinching cells, in .</w:t>
      </w:r>
      <w:proofErr w:type="spellStart"/>
      <w:r w:rsidR="000436CC">
        <w:t>tif</w:t>
      </w:r>
      <w:proofErr w:type="spellEnd"/>
      <w:r w:rsidR="000436CC">
        <w:t xml:space="preserve"> format, which we will us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In practice, during an experiment, the camera sends a trigger signal to the DAQ module every time an image is captured, and the module acquire in response the numeric data listed above. This ensur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Tableausimple5"/>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bookmarkStart w:id="29" w:name="_Toc167695478"/>
    </w:p>
    <w:p w:rsidR="008479DD" w:rsidRDefault="008479DD" w:rsidP="008479DD">
      <w:pPr>
        <w:pStyle w:val="BodyA"/>
      </w:pPr>
    </w:p>
    <w:p w:rsidR="00C83B29" w:rsidRDefault="00133D43" w:rsidP="0058666D">
      <w:pPr>
        <w:pStyle w:val="Titre1"/>
        <w:spacing w:before="0" w:after="120" w:line="360" w:lineRule="auto"/>
      </w:pPr>
      <w:r>
        <w:t xml:space="preserve">Magnetic Pincher II – </w:t>
      </w:r>
      <w:r w:rsidR="00C83B29" w:rsidRPr="0030463D">
        <w:t>Experimental</w:t>
      </w:r>
      <w:r w:rsidR="00C83B29">
        <w:t xml:space="preserve"> execution</w:t>
      </w:r>
      <w:bookmarkEnd w:id="29"/>
    </w:p>
    <w:p w:rsidR="005F77ED" w:rsidRPr="005F77ED" w:rsidRDefault="005F77ED" w:rsidP="0058666D">
      <w:pPr>
        <w:spacing w:after="120" w:line="360" w:lineRule="auto"/>
      </w:pPr>
      <w:r>
        <w:t>Overall, the protocol consists in 3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0" w:name="_Toc167695479"/>
      <w:r w:rsidRPr="00994775">
        <w:t>Cell handling</w:t>
      </w:r>
      <w:bookmarkEnd w:id="30"/>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lastRenderedPageBreak/>
        <w:t>Preparat</w:t>
      </w:r>
      <w:r w:rsidR="00744BCA" w:rsidRPr="00744BCA">
        <w:rPr>
          <w:b/>
        </w:rPr>
        <w:t>ion of the experimental chamber</w:t>
      </w:r>
      <w:r w:rsidR="00BE63D5">
        <w:t xml:space="preserve"> [</w:t>
      </w:r>
      <w:r w:rsidR="00744BCA">
        <w:t>1 to 3 days before</w:t>
      </w:r>
      <w:r w:rsidR="00BE63D5">
        <w:t xml:space="preserve"> the experiment].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aliquot </w:t>
      </w:r>
      <w:r w:rsidRPr="00994775">
        <w:t xml:space="preserve">and add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1" w:name="_Toc167695480"/>
      <w:r w:rsidRPr="00994775">
        <w:t>Magnetic Pincher imaging</w:t>
      </w:r>
      <w:bookmarkEnd w:id="31"/>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2" w:name="_Toc167695481"/>
      <w:r>
        <w:t>Magnetic Pincher II</w:t>
      </w:r>
      <w:r w:rsidR="00133D43">
        <w:t>I</w:t>
      </w:r>
      <w:r>
        <w:t xml:space="preserve"> – </w:t>
      </w:r>
      <w:r w:rsidR="00133D43">
        <w:t>Image analysis</w:t>
      </w:r>
      <w:bookmarkEnd w:id="32"/>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CB6355">
        <w:t>depthograph</w:t>
      </w:r>
      <w:proofErr w:type="spellEnd"/>
      <w:r w:rsidR="00CB6355">
        <w:t xml:space="preserve"> using the acquired Z-stack of single beads. </w:t>
      </w:r>
      <w:r w:rsidRPr="00994775">
        <w:t xml:space="preserve">Then a simple tracking algorithm is applied to the time-lapse movies of Magnetic Pincher,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 xml:space="preserve">(Constant field experiment only: </w:t>
      </w:r>
      <w:hyperlink r:id="rId7" w:history="1">
        <w:r w:rsidR="00893D95" w:rsidRPr="00F530EF">
          <w:rPr>
            <w:rStyle w:val="Lienhypertexte"/>
          </w:rPr>
          <w:t>https://github.com/jvermeil-biophys/CortExplore_MIMB.git</w:t>
        </w:r>
      </w:hyperlink>
      <w:r w:rsidR="00893D95" w:rsidRPr="00893D95">
        <w:t>;</w:t>
      </w:r>
      <w:r w:rsidR="00893D95">
        <w:t xml:space="preserve"> Constant field and compressions: </w:t>
      </w:r>
      <w:r w:rsidR="00893D95" w:rsidRPr="00FC5C97">
        <w:rPr>
          <w:color w:val="FF0000"/>
          <w:highlight w:val="yellow"/>
          <w:u w:val="single"/>
        </w:rPr>
        <w:t>TBD</w:t>
      </w:r>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w:t>
            </w:r>
            <w:r w:rsidRPr="00994775">
              <w:lastRenderedPageBreak/>
              <w:t>value is used to segment the beads in all the frames of the movie. The regions segmented 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3" w:name="_Toc167695482"/>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3"/>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r w:rsidRPr="005D68FB">
        <w:rPr>
          <w:b/>
        </w:rPr>
        <w:t xml:space="preserve">Computation of the </w:t>
      </w:r>
      <w:proofErr w:type="spellStart"/>
      <w:r w:rsidRPr="005D68FB">
        <w:rPr>
          <w:b/>
        </w:rPr>
        <w:t>Depthograph</w:t>
      </w:r>
      <w:proofErr w:type="spellEnd"/>
      <w:r w:rsidRPr="00994775">
        <w:t>, in Python.</w:t>
      </w:r>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4" w:name="_Toc167695483"/>
      <w:r w:rsidRPr="00994775">
        <w:t>Segment the beads with ImageJ</w:t>
      </w:r>
      <w:bookmarkEnd w:id="34"/>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5" w:name="_Toc167695484"/>
      <w:r w:rsidRPr="00994775">
        <w:t xml:space="preserve">Track the beads in 3D with a custom-made </w:t>
      </w:r>
      <w:r w:rsidR="00DB203E">
        <w:t>P</w:t>
      </w:r>
      <w:r w:rsidRPr="00994775">
        <w:t>ython algorithm</w:t>
      </w:r>
      <w:bookmarkEnd w:id="35"/>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6" w:name="_Toc167695485"/>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36"/>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193DD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array design – Technical specifications</w:t>
      </w:r>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 xml:space="preserve">Ideally: 0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lastRenderedPageBreak/>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Comparison of the two magnetic field generation solution</w:t>
      </w:r>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7" w:name="_Toc167695486"/>
      <w:r>
        <w:lastRenderedPageBreak/>
        <w:t>Magnetic Pincher</w:t>
      </w:r>
      <w:r w:rsidR="0030232F">
        <w:t xml:space="preserve"> with Nano-Indenter</w:t>
      </w:r>
      <w:bookmarkEnd w:id="37"/>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8" w:name="_Toc167695487"/>
      <w:r>
        <w:t>Modifications of the s</w:t>
      </w:r>
      <w:r w:rsidR="00575B54">
        <w:t>etup</w:t>
      </w:r>
      <w:bookmarkEnd w:id="38"/>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39" w:name="_Toc167695488"/>
      <w:r>
        <w:lastRenderedPageBreak/>
        <w:t>Execution</w:t>
      </w:r>
      <w:bookmarkEnd w:id="39"/>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proofErr w:type="spellStart"/>
      <w:r w:rsidRPr="00234EBB">
        <w:rPr>
          <w:b/>
        </w:rPr>
        <w:t>Chiaro</w:t>
      </w:r>
      <w:proofErr w:type="spellEnd"/>
      <w:r w:rsidRPr="00234EBB">
        <w:rPr>
          <w:b/>
        </w:rPr>
        <w:t xml:space="preserve"> calibration</w:t>
      </w:r>
      <w:r w:rsidR="00234EBB">
        <w:rPr>
          <w:b/>
        </w:rPr>
        <w:t>.</w:t>
      </w:r>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0" w:name="_Toc167695489"/>
      <w:r>
        <w:t>Analysis</w:t>
      </w:r>
      <w:bookmarkEnd w:id="40"/>
      <w:r w:rsidR="00AF1743">
        <w:t xml:space="preserve"> with the Hertz model</w:t>
      </w:r>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193DD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r>
        <w:t>Analysis with</w:t>
      </w:r>
      <w:r w:rsidRPr="00DC705F">
        <w:t xml:space="preserve"> </w:t>
      </w:r>
      <w:r>
        <w:t>the e</w:t>
      </w:r>
      <w:r w:rsidR="00DC705F" w:rsidRPr="00DC705F">
        <w:t>lastic envelope model</w:t>
      </w:r>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193DD7"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193DD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193DD7"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193DD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193DD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193DD7"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193DD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193DD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193DD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193DD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193DD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depends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193DD7"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193DD7"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193DD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193DD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193DD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193DD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193DD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193DD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193DD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193DD7"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193DD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193DD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193DD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193DD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193DD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193DD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193DD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193DD7"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193DD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193DD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193DD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193DD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193DD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193DD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193DD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37"/>
  </w:num>
  <w:num w:numId="4">
    <w:abstractNumId w:val="38"/>
  </w:num>
  <w:num w:numId="5">
    <w:abstractNumId w:val="5"/>
  </w:num>
  <w:num w:numId="6">
    <w:abstractNumId w:val="7"/>
  </w:num>
  <w:num w:numId="7">
    <w:abstractNumId w:val="14"/>
  </w:num>
  <w:num w:numId="8">
    <w:abstractNumId w:val="9"/>
  </w:num>
  <w:num w:numId="9">
    <w:abstractNumId w:val="18"/>
  </w:num>
  <w:num w:numId="10">
    <w:abstractNumId w:val="32"/>
  </w:num>
  <w:num w:numId="11">
    <w:abstractNumId w:val="3"/>
  </w:num>
  <w:num w:numId="12">
    <w:abstractNumId w:val="19"/>
  </w:num>
  <w:num w:numId="13">
    <w:abstractNumId w:val="11"/>
  </w:num>
  <w:num w:numId="14">
    <w:abstractNumId w:val="36"/>
  </w:num>
  <w:num w:numId="15">
    <w:abstractNumId w:val="17"/>
  </w:num>
  <w:num w:numId="16">
    <w:abstractNumId w:val="25"/>
  </w:num>
  <w:num w:numId="17">
    <w:abstractNumId w:val="26"/>
  </w:num>
  <w:num w:numId="18">
    <w:abstractNumId w:val="33"/>
  </w:num>
  <w:num w:numId="19">
    <w:abstractNumId w:val="4"/>
  </w:num>
  <w:num w:numId="20">
    <w:abstractNumId w:val="23"/>
  </w:num>
  <w:num w:numId="21">
    <w:abstractNumId w:val="20"/>
  </w:num>
  <w:num w:numId="22">
    <w:abstractNumId w:val="28"/>
  </w:num>
  <w:num w:numId="23">
    <w:abstractNumId w:val="2"/>
  </w:num>
  <w:num w:numId="24">
    <w:abstractNumId w:val="27"/>
  </w:num>
  <w:num w:numId="25">
    <w:abstractNumId w:val="35"/>
  </w:num>
  <w:num w:numId="26">
    <w:abstractNumId w:val="15"/>
  </w:num>
  <w:num w:numId="27">
    <w:abstractNumId w:val="29"/>
  </w:num>
  <w:num w:numId="28">
    <w:abstractNumId w:val="30"/>
  </w:num>
  <w:num w:numId="29">
    <w:abstractNumId w:val="31"/>
  </w:num>
  <w:num w:numId="30">
    <w:abstractNumId w:val="13"/>
  </w:num>
  <w:num w:numId="31">
    <w:abstractNumId w:val="10"/>
  </w:num>
  <w:num w:numId="32">
    <w:abstractNumId w:val="6"/>
  </w:num>
  <w:num w:numId="33">
    <w:abstractNumId w:val="39"/>
  </w:num>
  <w:num w:numId="34">
    <w:abstractNumId w:val="0"/>
  </w:num>
  <w:num w:numId="35">
    <w:abstractNumId w:val="12"/>
  </w:num>
  <w:num w:numId="36">
    <w:abstractNumId w:val="8"/>
  </w:num>
  <w:num w:numId="37">
    <w:abstractNumId w:val="1"/>
  </w:num>
  <w:num w:numId="38">
    <w:abstractNumId w:val="24"/>
  </w:num>
  <w:num w:numId="39">
    <w:abstractNumId w:val="16"/>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102898"/>
    <w:rsid w:val="00107307"/>
    <w:rsid w:val="00111037"/>
    <w:rsid w:val="0012585B"/>
    <w:rsid w:val="00133D43"/>
    <w:rsid w:val="00134609"/>
    <w:rsid w:val="00134A2A"/>
    <w:rsid w:val="001462D7"/>
    <w:rsid w:val="00174459"/>
    <w:rsid w:val="00177B49"/>
    <w:rsid w:val="00184521"/>
    <w:rsid w:val="00193DD7"/>
    <w:rsid w:val="001979CF"/>
    <w:rsid w:val="001A6B61"/>
    <w:rsid w:val="001B13D6"/>
    <w:rsid w:val="001B192A"/>
    <w:rsid w:val="001B289D"/>
    <w:rsid w:val="001C3714"/>
    <w:rsid w:val="001C3F6F"/>
    <w:rsid w:val="001C57F6"/>
    <w:rsid w:val="001C6021"/>
    <w:rsid w:val="001C671A"/>
    <w:rsid w:val="001D5CE8"/>
    <w:rsid w:val="001F5C10"/>
    <w:rsid w:val="00204C4C"/>
    <w:rsid w:val="00210898"/>
    <w:rsid w:val="00223540"/>
    <w:rsid w:val="00225285"/>
    <w:rsid w:val="002279B3"/>
    <w:rsid w:val="00230C97"/>
    <w:rsid w:val="00234EBB"/>
    <w:rsid w:val="00240A9E"/>
    <w:rsid w:val="0024350B"/>
    <w:rsid w:val="00246FA0"/>
    <w:rsid w:val="0024751B"/>
    <w:rsid w:val="002758BF"/>
    <w:rsid w:val="0029026D"/>
    <w:rsid w:val="002A046E"/>
    <w:rsid w:val="002A5B06"/>
    <w:rsid w:val="002A7F39"/>
    <w:rsid w:val="002B5CDD"/>
    <w:rsid w:val="002D5634"/>
    <w:rsid w:val="002F0EBA"/>
    <w:rsid w:val="002F1759"/>
    <w:rsid w:val="002F35FA"/>
    <w:rsid w:val="0030232F"/>
    <w:rsid w:val="0030463D"/>
    <w:rsid w:val="00311041"/>
    <w:rsid w:val="0032166E"/>
    <w:rsid w:val="00361B29"/>
    <w:rsid w:val="00367E70"/>
    <w:rsid w:val="00384338"/>
    <w:rsid w:val="003929ED"/>
    <w:rsid w:val="003A2E28"/>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5653"/>
    <w:rsid w:val="004C4485"/>
    <w:rsid w:val="004D1AD0"/>
    <w:rsid w:val="004D484B"/>
    <w:rsid w:val="004E043E"/>
    <w:rsid w:val="004F0D84"/>
    <w:rsid w:val="004F1D2F"/>
    <w:rsid w:val="004F6113"/>
    <w:rsid w:val="00500CA7"/>
    <w:rsid w:val="005100B2"/>
    <w:rsid w:val="005141A8"/>
    <w:rsid w:val="00524F24"/>
    <w:rsid w:val="00533C6B"/>
    <w:rsid w:val="00553F0C"/>
    <w:rsid w:val="00557688"/>
    <w:rsid w:val="005603CB"/>
    <w:rsid w:val="00560A98"/>
    <w:rsid w:val="00563402"/>
    <w:rsid w:val="00572A0E"/>
    <w:rsid w:val="00575B54"/>
    <w:rsid w:val="00577332"/>
    <w:rsid w:val="00580ADF"/>
    <w:rsid w:val="005819D8"/>
    <w:rsid w:val="0058666D"/>
    <w:rsid w:val="00590806"/>
    <w:rsid w:val="005A7A20"/>
    <w:rsid w:val="005B0F68"/>
    <w:rsid w:val="005B3DE8"/>
    <w:rsid w:val="005B6578"/>
    <w:rsid w:val="005C1263"/>
    <w:rsid w:val="005D0F62"/>
    <w:rsid w:val="005D68FB"/>
    <w:rsid w:val="005E1CE9"/>
    <w:rsid w:val="005E388C"/>
    <w:rsid w:val="005F5619"/>
    <w:rsid w:val="005F77ED"/>
    <w:rsid w:val="00611C3F"/>
    <w:rsid w:val="00614423"/>
    <w:rsid w:val="00624F27"/>
    <w:rsid w:val="00627D45"/>
    <w:rsid w:val="00635427"/>
    <w:rsid w:val="0065035C"/>
    <w:rsid w:val="00657D72"/>
    <w:rsid w:val="0066107F"/>
    <w:rsid w:val="00667EBE"/>
    <w:rsid w:val="006748A9"/>
    <w:rsid w:val="0067740B"/>
    <w:rsid w:val="00683E6C"/>
    <w:rsid w:val="00684B5F"/>
    <w:rsid w:val="00687D92"/>
    <w:rsid w:val="006B32AB"/>
    <w:rsid w:val="006B5514"/>
    <w:rsid w:val="006C76B4"/>
    <w:rsid w:val="006D081F"/>
    <w:rsid w:val="006E5E5A"/>
    <w:rsid w:val="006F4E4D"/>
    <w:rsid w:val="006F65A9"/>
    <w:rsid w:val="00701670"/>
    <w:rsid w:val="00706F1D"/>
    <w:rsid w:val="007219FB"/>
    <w:rsid w:val="00742C8A"/>
    <w:rsid w:val="00744BCA"/>
    <w:rsid w:val="00770749"/>
    <w:rsid w:val="007754A1"/>
    <w:rsid w:val="00780913"/>
    <w:rsid w:val="0079282F"/>
    <w:rsid w:val="00796FC2"/>
    <w:rsid w:val="007B5AA8"/>
    <w:rsid w:val="007B6984"/>
    <w:rsid w:val="007C42A6"/>
    <w:rsid w:val="007D1F0A"/>
    <w:rsid w:val="007D684E"/>
    <w:rsid w:val="007D73A0"/>
    <w:rsid w:val="007E045F"/>
    <w:rsid w:val="007E450D"/>
    <w:rsid w:val="007F3156"/>
    <w:rsid w:val="007F3E17"/>
    <w:rsid w:val="007F614D"/>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47D7"/>
    <w:rsid w:val="008C34C1"/>
    <w:rsid w:val="008E6D71"/>
    <w:rsid w:val="00900A4C"/>
    <w:rsid w:val="00900C7E"/>
    <w:rsid w:val="00906439"/>
    <w:rsid w:val="00914878"/>
    <w:rsid w:val="00925AAD"/>
    <w:rsid w:val="00932A95"/>
    <w:rsid w:val="009340DA"/>
    <w:rsid w:val="00935072"/>
    <w:rsid w:val="00945888"/>
    <w:rsid w:val="00951829"/>
    <w:rsid w:val="00952B1A"/>
    <w:rsid w:val="0095319D"/>
    <w:rsid w:val="00977640"/>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78F0"/>
    <w:rsid w:val="00A32031"/>
    <w:rsid w:val="00A36DAB"/>
    <w:rsid w:val="00A43F18"/>
    <w:rsid w:val="00A51938"/>
    <w:rsid w:val="00A57EC8"/>
    <w:rsid w:val="00A61665"/>
    <w:rsid w:val="00A65C8D"/>
    <w:rsid w:val="00A712ED"/>
    <w:rsid w:val="00A716F8"/>
    <w:rsid w:val="00A7236E"/>
    <w:rsid w:val="00A72D1F"/>
    <w:rsid w:val="00A73760"/>
    <w:rsid w:val="00A74569"/>
    <w:rsid w:val="00A808C9"/>
    <w:rsid w:val="00A80EEF"/>
    <w:rsid w:val="00A871B7"/>
    <w:rsid w:val="00A9017D"/>
    <w:rsid w:val="00A90EAF"/>
    <w:rsid w:val="00A92BF2"/>
    <w:rsid w:val="00AA515D"/>
    <w:rsid w:val="00AB378D"/>
    <w:rsid w:val="00AC6671"/>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8098C"/>
    <w:rsid w:val="00B96610"/>
    <w:rsid w:val="00B97399"/>
    <w:rsid w:val="00BA3B65"/>
    <w:rsid w:val="00BA4D1D"/>
    <w:rsid w:val="00BB3605"/>
    <w:rsid w:val="00BD4707"/>
    <w:rsid w:val="00BE63D5"/>
    <w:rsid w:val="00BF3560"/>
    <w:rsid w:val="00BF5011"/>
    <w:rsid w:val="00C029F9"/>
    <w:rsid w:val="00C048DD"/>
    <w:rsid w:val="00C2737E"/>
    <w:rsid w:val="00C322F1"/>
    <w:rsid w:val="00C36399"/>
    <w:rsid w:val="00C36BDD"/>
    <w:rsid w:val="00C41897"/>
    <w:rsid w:val="00C42BE7"/>
    <w:rsid w:val="00C47281"/>
    <w:rsid w:val="00C50915"/>
    <w:rsid w:val="00C70C5D"/>
    <w:rsid w:val="00C812AF"/>
    <w:rsid w:val="00C82038"/>
    <w:rsid w:val="00C83B29"/>
    <w:rsid w:val="00CB6355"/>
    <w:rsid w:val="00CB7390"/>
    <w:rsid w:val="00CD3CB8"/>
    <w:rsid w:val="00CE5D24"/>
    <w:rsid w:val="00CF74ED"/>
    <w:rsid w:val="00D2665F"/>
    <w:rsid w:val="00D307E1"/>
    <w:rsid w:val="00D346D8"/>
    <w:rsid w:val="00D3520F"/>
    <w:rsid w:val="00D37E40"/>
    <w:rsid w:val="00D40365"/>
    <w:rsid w:val="00D73AF9"/>
    <w:rsid w:val="00D7405B"/>
    <w:rsid w:val="00DA2CCC"/>
    <w:rsid w:val="00DA6D9A"/>
    <w:rsid w:val="00DB203E"/>
    <w:rsid w:val="00DB6DF7"/>
    <w:rsid w:val="00DC2997"/>
    <w:rsid w:val="00DC705F"/>
    <w:rsid w:val="00DD005D"/>
    <w:rsid w:val="00DE1093"/>
    <w:rsid w:val="00DE2C39"/>
    <w:rsid w:val="00DF1F84"/>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53E8"/>
    <w:rsid w:val="00EE2D36"/>
    <w:rsid w:val="00EE61C4"/>
    <w:rsid w:val="00EF1D84"/>
    <w:rsid w:val="00F0546A"/>
    <w:rsid w:val="00F05986"/>
    <w:rsid w:val="00F12081"/>
    <w:rsid w:val="00F12AF2"/>
    <w:rsid w:val="00F20B30"/>
    <w:rsid w:val="00F4573B"/>
    <w:rsid w:val="00F46ED4"/>
    <w:rsid w:val="00F4786F"/>
    <w:rsid w:val="00F7122B"/>
    <w:rsid w:val="00F77610"/>
    <w:rsid w:val="00FA6B5A"/>
    <w:rsid w:val="00FB3E1F"/>
    <w:rsid w:val="00FC5C97"/>
    <w:rsid w:val="00FD4423"/>
    <w:rsid w:val="00FF0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A3FBBF-BD7C-48FB-A44B-135884E34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styleId="Tableausimp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jvermeil-biophys/CortExplore_MIMB.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CDFBF-E465-4DEA-A704-544B5B66B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8</TotalTime>
  <Pages>48</Pages>
  <Words>17257</Words>
  <Characters>98367</Characters>
  <Application>Microsoft Office Word</Application>
  <DocSecurity>0</DocSecurity>
  <Lines>819</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38</cp:revision>
  <dcterms:created xsi:type="dcterms:W3CDTF">2024-05-09T13:34:00Z</dcterms:created>
  <dcterms:modified xsi:type="dcterms:W3CDTF">2024-05-30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